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16D26066"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48D666FB" w:rsidR="00646916" w:rsidRPr="00646916" w:rsidRDefault="008559DB"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0B808213" w:rsidR="00646916" w:rsidRPr="00646916" w:rsidRDefault="008559DB"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240A6D2E" w:rsidR="00646916" w:rsidRPr="00646916" w:rsidRDefault="008559DB"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2E7B8CCE" w:rsidR="00646916" w:rsidRPr="00646916" w:rsidRDefault="008559DB"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1EC438E5"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468517E6"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4DC06E5A"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0A41C6C6"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1CA0C71C"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180C6660"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1FEE37F3"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444903DE" w:rsidR="00646916" w:rsidRPr="00646916" w:rsidRDefault="008559DB"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12216DA4"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3E007D91"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6681808E"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2023526D"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4228C6B6"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335C8401"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797245BB"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442FD852"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3410CF2F"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209D79CD"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1538E942"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50BEC7D4" w:rsidR="00646916" w:rsidRPr="00646916" w:rsidRDefault="008559DB"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55469D4B"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4171E832"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0A1E0DB1"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215633D8"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0A14BA73"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648CBD54"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19600E72"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2B4BED2A"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23DD6783"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8</w:t>
        </w:r>
        <w:r w:rsidR="00646916" w:rsidRPr="00646916">
          <w:rPr>
            <w:rFonts w:ascii="Times New Roman" w:hAnsi="Times New Roman" w:cs="Times New Roman"/>
            <w:noProof/>
            <w:webHidden/>
            <w:sz w:val="24"/>
            <w:szCs w:val="24"/>
          </w:rPr>
          <w:fldChar w:fldCharType="end"/>
        </w:r>
      </w:hyperlink>
    </w:p>
    <w:p w14:paraId="5F95E423" w14:textId="3C18DDA5"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9</w:t>
        </w:r>
        <w:r w:rsidR="00646916" w:rsidRPr="00646916">
          <w:rPr>
            <w:rFonts w:ascii="Times New Roman" w:hAnsi="Times New Roman" w:cs="Times New Roman"/>
            <w:noProof/>
            <w:webHidden/>
            <w:sz w:val="24"/>
            <w:szCs w:val="24"/>
          </w:rPr>
          <w:fldChar w:fldCharType="end"/>
        </w:r>
      </w:hyperlink>
    </w:p>
    <w:p w14:paraId="145DEB82" w14:textId="7AB6264A"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0</w:t>
        </w:r>
        <w:r w:rsidR="00646916" w:rsidRPr="00646916">
          <w:rPr>
            <w:rFonts w:ascii="Times New Roman" w:hAnsi="Times New Roman" w:cs="Times New Roman"/>
            <w:noProof/>
            <w:webHidden/>
            <w:sz w:val="24"/>
            <w:szCs w:val="24"/>
          </w:rPr>
          <w:fldChar w:fldCharType="end"/>
        </w:r>
      </w:hyperlink>
    </w:p>
    <w:p w14:paraId="72209711" w14:textId="3163A4BA"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0</w:t>
        </w:r>
        <w:r w:rsidR="00646916" w:rsidRPr="00646916">
          <w:rPr>
            <w:rFonts w:ascii="Times New Roman" w:hAnsi="Times New Roman" w:cs="Times New Roman"/>
            <w:noProof/>
            <w:webHidden/>
            <w:sz w:val="24"/>
            <w:szCs w:val="24"/>
          </w:rPr>
          <w:fldChar w:fldCharType="end"/>
        </w:r>
      </w:hyperlink>
    </w:p>
    <w:p w14:paraId="675053E5" w14:textId="34690C74" w:rsidR="00646916" w:rsidRPr="00646916" w:rsidRDefault="008559DB"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0</w:t>
        </w:r>
        <w:r w:rsidR="00646916" w:rsidRPr="00646916">
          <w:rPr>
            <w:rFonts w:ascii="Times New Roman" w:hAnsi="Times New Roman" w:cs="Times New Roman"/>
            <w:noProof/>
            <w:webHidden/>
            <w:sz w:val="24"/>
            <w:szCs w:val="24"/>
          </w:rPr>
          <w:fldChar w:fldCharType="end"/>
        </w:r>
      </w:hyperlink>
    </w:p>
    <w:p w14:paraId="0FAF679D" w14:textId="15F39BA6"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1</w:t>
        </w:r>
        <w:r w:rsidR="00646916" w:rsidRPr="00646916">
          <w:rPr>
            <w:rFonts w:ascii="Times New Roman" w:hAnsi="Times New Roman" w:cs="Times New Roman"/>
            <w:noProof/>
            <w:webHidden/>
            <w:sz w:val="24"/>
            <w:szCs w:val="24"/>
          </w:rPr>
          <w:fldChar w:fldCharType="end"/>
        </w:r>
      </w:hyperlink>
    </w:p>
    <w:p w14:paraId="5726A955" w14:textId="4853AD70"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2</w:t>
        </w:r>
        <w:r w:rsidR="00646916" w:rsidRPr="00646916">
          <w:rPr>
            <w:rFonts w:ascii="Times New Roman" w:hAnsi="Times New Roman" w:cs="Times New Roman"/>
            <w:noProof/>
            <w:webHidden/>
            <w:sz w:val="24"/>
            <w:szCs w:val="24"/>
          </w:rPr>
          <w:fldChar w:fldCharType="end"/>
        </w:r>
      </w:hyperlink>
    </w:p>
    <w:p w14:paraId="013AFDAC" w14:textId="7E375D64" w:rsidR="00646916" w:rsidRPr="00646916" w:rsidRDefault="008559DB"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4F225027" w14:textId="7A0B0A99" w:rsidR="00646916" w:rsidRPr="00646916" w:rsidRDefault="008559DB"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7269C980" w14:textId="3A730F5A" w:rsidR="00646916" w:rsidRPr="00646916" w:rsidRDefault="008559DB"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9</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7C3D43E6"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497AA778" w:rsidR="007C179A" w:rsidRPr="009348D7" w:rsidRDefault="008559DB"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60D49081"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2262F6B5"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009FB784"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38A7EBE5"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420D9787"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6FB8A718"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0B0D867C"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3EB4591A"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32C7FDDC"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0D9B53EC"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68C784B5"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7626C177"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65166951"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6F70BBD7"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6BDE5C1B"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7689086B"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77EFDD8A"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1BB89AB5"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59B269DE"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4E780962"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7E9A5CBA"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07C66483"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727D68E6"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152EF6D1"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5E5D29A9"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1A7C1D68"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3AF472C6"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17CB9D40"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6A7FC4A4"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0B43067" w14:textId="34A60F02"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0BB1B8E3" w14:textId="026CA814"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C0E8B4C" w14:textId="392E38E4"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1502AA3E" w14:textId="427D7D68"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2249D8E1" w14:textId="47D7938C"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0611E6BD" w14:textId="3AC11C08"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77CDA092" w14:textId="1E3C9334"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2695FEEC" w14:textId="2422819A"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63615D34" w14:textId="5EA9ED04"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94179F2" w14:textId="0AF1EE15"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4FEFFB86" w14:textId="10E36E49"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44912FE0" w14:textId="32B41272"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10E6894E" w14:textId="14E8D441"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772E4282" w14:textId="42330652"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44BA78E0" w14:textId="4E525B05"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40BC08C2" w14:textId="27CFA23C"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08A8DD16" w14:textId="18DE2010"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513649F7" w14:textId="159B2C28"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3</w:t>
        </w:r>
        <w:r w:rsidR="009348D7" w:rsidRPr="009348D7">
          <w:rPr>
            <w:rFonts w:ascii="Times New Roman" w:hAnsi="Times New Roman" w:cs="Times New Roman"/>
            <w:noProof/>
            <w:webHidden/>
            <w:sz w:val="24"/>
            <w:szCs w:val="24"/>
          </w:rPr>
          <w:fldChar w:fldCharType="end"/>
        </w:r>
      </w:hyperlink>
    </w:p>
    <w:p w14:paraId="2AC072AE" w14:textId="11505781"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3</w:t>
        </w:r>
        <w:r w:rsidR="009348D7" w:rsidRPr="009348D7">
          <w:rPr>
            <w:rFonts w:ascii="Times New Roman" w:hAnsi="Times New Roman" w:cs="Times New Roman"/>
            <w:noProof/>
            <w:webHidden/>
            <w:sz w:val="24"/>
            <w:szCs w:val="24"/>
          </w:rPr>
          <w:fldChar w:fldCharType="end"/>
        </w:r>
      </w:hyperlink>
    </w:p>
    <w:p w14:paraId="33FC50E8" w14:textId="0B836C85"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4</w:t>
        </w:r>
        <w:r w:rsidR="009348D7" w:rsidRPr="009348D7">
          <w:rPr>
            <w:rFonts w:ascii="Times New Roman" w:hAnsi="Times New Roman" w:cs="Times New Roman"/>
            <w:noProof/>
            <w:webHidden/>
            <w:sz w:val="24"/>
            <w:szCs w:val="24"/>
          </w:rPr>
          <w:fldChar w:fldCharType="end"/>
        </w:r>
      </w:hyperlink>
    </w:p>
    <w:p w14:paraId="71B8A9FF" w14:textId="70A9DF81" w:rsidR="009348D7" w:rsidRPr="009348D7" w:rsidRDefault="008559DB"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4</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0172614F"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08BA13FC" w:rsidR="001A285B"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614B0C7E" w:rsidR="001A285B"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6D497BC7" w:rsidR="001A285B"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29044F54" w:rsidR="001A285B"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0DC14AD4" w:rsidR="001A285B"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4BD835CC" w:rsidR="001A285B"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22AD5899" w:rsidR="00BE3229" w:rsidRPr="00BE3229" w:rsidRDefault="008559DB"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1FFDE356"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2C30174F"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77FF49EC"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523353EF"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0EF6EBB4"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3C7475B5"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2638F654"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53C830CF"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60EF81B7"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253BDADA"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4D1AB364"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63FD41B0"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7</w:t>
        </w:r>
        <w:r w:rsidR="00BE3229" w:rsidRPr="00BE3229">
          <w:rPr>
            <w:rFonts w:ascii="Times New Roman" w:hAnsi="Times New Roman" w:cs="Times New Roman"/>
            <w:noProof/>
            <w:webHidden/>
            <w:sz w:val="24"/>
            <w:szCs w:val="24"/>
          </w:rPr>
          <w:fldChar w:fldCharType="end"/>
        </w:r>
      </w:hyperlink>
    </w:p>
    <w:p w14:paraId="55ECCA22" w14:textId="45BDD611"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69</w:t>
        </w:r>
        <w:r w:rsidR="00BE3229" w:rsidRPr="00BE3229">
          <w:rPr>
            <w:rFonts w:ascii="Times New Roman" w:hAnsi="Times New Roman" w:cs="Times New Roman"/>
            <w:noProof/>
            <w:webHidden/>
            <w:sz w:val="24"/>
            <w:szCs w:val="24"/>
          </w:rPr>
          <w:fldChar w:fldCharType="end"/>
        </w:r>
      </w:hyperlink>
    </w:p>
    <w:p w14:paraId="78135636" w14:textId="4C6FB824"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0</w:t>
        </w:r>
        <w:r w:rsidR="00BE3229" w:rsidRPr="00BE3229">
          <w:rPr>
            <w:rFonts w:ascii="Times New Roman" w:hAnsi="Times New Roman" w:cs="Times New Roman"/>
            <w:noProof/>
            <w:webHidden/>
            <w:sz w:val="24"/>
            <w:szCs w:val="24"/>
          </w:rPr>
          <w:fldChar w:fldCharType="end"/>
        </w:r>
      </w:hyperlink>
    </w:p>
    <w:p w14:paraId="18DF49FC" w14:textId="6DA7FAA0" w:rsidR="00BE3229" w:rsidRPr="00BE3229" w:rsidRDefault="008559DB"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CE1D07">
          <w:rPr>
            <w:rFonts w:ascii="Times New Roman" w:hAnsi="Times New Roman" w:cs="Times New Roman"/>
            <w:noProof/>
            <w:webHidden/>
            <w:sz w:val="24"/>
            <w:szCs w:val="24"/>
          </w:rPr>
          <w:t>70</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65505"/>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65507"/>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65509"/>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65510"/>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1CFE1E1"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476ECEA"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B475B9E"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65514"/>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65515"/>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3AD1395"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7E02F59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768D4464"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65517"/>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65518"/>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8559DB"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8559DB"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8559DB"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65519"/>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66DA0CEA"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35ECB204"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0A738FE6"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310C7CE"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6C07C86"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65525"/>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16BE48C"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31C351A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7F8FB23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5E37B353"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6AEF593F"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1F0B49A3"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402BBA86"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34B6A76F"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743D5668"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1B5F7F10"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4893178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5106093C"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8559DB"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8559DB"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8559DB"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8559D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8559D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8559DB"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734C13A9"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4814577"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4E684003"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055103">
      <w:pPr>
        <w:spacing w:after="0" w:line="240" w:lineRule="auto"/>
        <w:jc w:val="both"/>
        <w:rPr>
          <w:rFonts w:ascii="Times New Roman" w:hAnsi="Times New Roman" w:cs="Times New Roman"/>
          <w:sz w:val="24"/>
          <w:szCs w:val="24"/>
        </w:rPr>
      </w:pP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2C3D1B94"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8559DB"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8559DB"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1F073112"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489BBCDB"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8559DB"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8559DB"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8559DB"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8559DB"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43ADE73"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8559DB"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8559DB"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8559DB"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8559DB"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8559DB"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8559D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8559D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8559DB"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5EBB5F12"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8559D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8559D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8559DB"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8559D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8559D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8559D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8559DB"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243F807"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8559D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8559D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8559DB"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8559D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8559D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8559D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8559DB"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C626F9A"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8559D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8559D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8559DB"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8559D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8559D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8559D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8559DB"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13F70BB5"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8559D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8559D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8559DB"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8559D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8559D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8559D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8559DB"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70B9CF92"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8559D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8559D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8559D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8559DB"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8559D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8559D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8559D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8559DB"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4C9F2EF6"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8559D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8559D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8559DB"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8559D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8559D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8559DB"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89CCFC9"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7BFDAA2C"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8559D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8559D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8559DB"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8559D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8559D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8559DB"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029FE342"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CE1D07">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Untuk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8559D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8559D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8559D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8559D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8559D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8559DB"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A1FCD75"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CE1D07">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8559D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8559D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8559D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8559D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8559D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8559DB"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4E3659A"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8559D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8559D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8559D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8559D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8559D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8559D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8559DB"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4C2CDE0"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DA07C86"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8559D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8559D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8559D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8559D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8559D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8559DB"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DD2380D"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8559D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8559D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8559D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8559D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8559D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8559DB"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9419969"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8559D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8559D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8559D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m:t>
        </m:r>
        <m:r>
          <w:rPr>
            <w:rFonts w:ascii="Cambria Math" w:eastAsiaTheme="minorEastAsia" w:hAnsi="Cambria Math" w:cs="Times New Roman"/>
            <w:sz w:val="24"/>
            <w:szCs w:val="24"/>
          </w:rPr>
          <m:t>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8559D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8559D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8559DB"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B4614D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1195EBE3"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8559DB"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8559DB"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8559D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8559D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8559D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8559DB"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0AAE61C5"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8559DB"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8559DB"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8559DB"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8559DB"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8559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8559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8559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8559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8559DB"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71FA3376"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8559DB"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124E759"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8559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8559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8559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8559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8559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8559D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9A5A2EE"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8559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8559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8559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8559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8559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8559DB"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D0421DB"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8559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8559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8559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8559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8559DB"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51128BC"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8559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8559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8559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8559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8559DB"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3BA9C1FC"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8559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8559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8559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8559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8559DB"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2BFD4D9D"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8559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8559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8559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8559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8559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8559DB"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590F55A"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8559D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8559D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8559D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8559DB"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7080EDB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w:t>
      </w:r>
      <w:r w:rsidR="0082079B">
        <w:rPr>
          <w:rFonts w:ascii="Times New Roman" w:eastAsiaTheme="minorEastAsia" w:hAnsi="Times New Roman" w:cs="Times New Roman"/>
          <w:sz w:val="24"/>
          <w:szCs w:val="24"/>
        </w:rPr>
        <w:lastRenderedPageBreak/>
        <w:t>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8559DB"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8559DB"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8559DB"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0A81BF2"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8559D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8559D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8559D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8559DB"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B72872E"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8559D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8559D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8559D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8559DB"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590563A2"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8559D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8559D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8559D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8559DB"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421A134"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8559D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8559D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8559D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8559DB"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551FBD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8559DB"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8559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8559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8559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8559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8559DB"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5E2EE1F"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8559DB"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8559D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8559D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8559D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8559DB"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6C100FA0"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w:t>
      </w:r>
      <w:r w:rsidR="00146E62">
        <w:rPr>
          <w:rFonts w:ascii="Times New Roman" w:eastAsiaTheme="minorEastAsia" w:hAnsi="Times New Roman" w:cs="Times New Roman"/>
          <w:sz w:val="24"/>
          <w:szCs w:val="24"/>
        </w:rPr>
        <w:lastRenderedPageBreak/>
        <w:t>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7C3A3C70" w:rsidR="00F84465" w:rsidRDefault="000E2EEA" w:rsidP="00E214D0">
      <w:pPr>
        <w:pStyle w:val="Caption"/>
        <w:spacing w:after="0"/>
        <w:jc w:val="center"/>
        <w:rPr>
          <w:rFonts w:ascii="Times New Roman" w:hAnsi="Times New Roman" w:cs="Times New Roman"/>
          <w:i w:val="0"/>
          <w:iCs w:val="0"/>
          <w:color w:val="auto"/>
          <w:sz w:val="22"/>
          <w:szCs w:val="22"/>
        </w:rPr>
      </w:pPr>
      <w:bookmarkStart w:id="148" w:name="_Toc69323613"/>
      <w:bookmarkStart w:id="149" w:name="_Toc7736561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8"/>
      <w:bookmarkEnd w:id="149"/>
    </w:p>
    <w:p w14:paraId="5E7EE082" w14:textId="77777777" w:rsidR="000E2EEA" w:rsidRPr="000E2EEA" w:rsidRDefault="000E2EEA" w:rsidP="000E2EEA">
      <w:pPr>
        <w:rPr>
          <w:rFonts w:ascii="Times New Roman" w:hAnsi="Times New Roman" w:cs="Times New Roman"/>
          <w:sz w:val="24"/>
          <w:szCs w:val="24"/>
        </w:rPr>
      </w:pPr>
    </w:p>
    <w:p w14:paraId="6234BA23" w14:textId="141F7E79" w:rsidR="00DC371D" w:rsidRDefault="00DC371D" w:rsidP="00E45D5B">
      <w:pPr>
        <w:pStyle w:val="SubJudulBab3"/>
      </w:pPr>
      <w:bookmarkStart w:id="150" w:name="_Toc77365532"/>
      <w:r>
        <w:t>Evaluasi</w:t>
      </w:r>
      <w:bookmarkEnd w:id="150"/>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7454873C"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7986EE4"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77365533"/>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subbab ini menjelaskan tentang apa aja yang dibutuhkan </w:t>
      </w:r>
      <w:r w:rsidRPr="00E038F8">
        <w:rPr>
          <w:rFonts w:ascii="Times New Roman" w:hAnsi="Times New Roman" w:cs="Times New Roman"/>
          <w:sz w:val="24"/>
          <w:szCs w:val="24"/>
        </w:rPr>
        <w:lastRenderedPageBreak/>
        <w:t>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77365534"/>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bookmarkStart w:id="158" w:name="_Toc77365535"/>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Perangkat keras atau hardware yang digunakan untuk membuat sistem prediksi. Spesifikasi hardware dapat dilihat pada tabel dibawah ini.</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6089DF1F"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Perangkat lunak atau software yang digunakan untuk membuat sistem prediksi ini.</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2BCCEB18"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77365536"/>
      <w:r>
        <w:t>Proses Desain</w:t>
      </w:r>
      <w:bookmarkEnd w:id="16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w:t>
      </w:r>
      <w:r w:rsidR="00533AD3">
        <w:rPr>
          <w:rFonts w:ascii="Times New Roman" w:hAnsi="Times New Roman" w:cs="Times New Roman"/>
          <w:sz w:val="24"/>
          <w:szCs w:val="24"/>
        </w:rPr>
        <w:lastRenderedPageBreak/>
        <w:t>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62" w:name="_Toc77365537"/>
      <w:r>
        <w:t>Perancangan Sistem</w:t>
      </w:r>
      <w:bookmarkEnd w:id="16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449AD96D"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3" w:name="_Toc69323615"/>
      <w:bookmarkStart w:id="164"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3"/>
      <w:bookmarkEnd w:id="16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24823064"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5" w:name="_Toc69323616"/>
      <w:bookmarkStart w:id="166"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5"/>
      <w:bookmarkEnd w:id="16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7" w:name="_Toc77365538"/>
      <w:r>
        <w:t>Perancangan Proses</w:t>
      </w:r>
      <w:bookmarkEnd w:id="16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5EAA8725"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8" w:name="_Toc69323617"/>
      <w:bookmarkStart w:id="169"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8"/>
      <w:bookmarkEnd w:id="16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w:t>
      </w:r>
      <w:r w:rsidR="00284447">
        <w:rPr>
          <w:rFonts w:ascii="Times New Roman" w:hAnsi="Times New Roman" w:cs="Times New Roman"/>
          <w:sz w:val="24"/>
          <w:szCs w:val="24"/>
        </w:rPr>
        <w:lastRenderedPageBreak/>
        <w:t xml:space="preserve">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13410D87"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0" w:name="_Toc69323618"/>
      <w:bookmarkStart w:id="171"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0"/>
      <w:bookmarkEnd w:id="17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01616FCF"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2" w:name="_Toc69323619"/>
      <w:bookmarkStart w:id="173"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2"/>
      <w:bookmarkEnd w:id="17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01F94EB6"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4" w:name="_Toc69323620"/>
      <w:bookmarkStart w:id="175"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4"/>
      <w:r w:rsidR="00A772EE">
        <w:rPr>
          <w:rFonts w:ascii="Times New Roman" w:hAnsi="Times New Roman" w:cs="Times New Roman"/>
          <w:i w:val="0"/>
          <w:iCs w:val="0"/>
          <w:color w:val="auto"/>
          <w:sz w:val="22"/>
          <w:szCs w:val="22"/>
        </w:rPr>
        <w:t>Identifikasi</w:t>
      </w:r>
      <w:bookmarkEnd w:id="17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6" w:name="_Toc77365539"/>
      <w:r>
        <w:t>Perancangan Antarmuka</w:t>
      </w:r>
      <w:bookmarkEnd w:id="17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02F079FB"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7"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CE1D07">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9" w:name="_Toc77365540"/>
      <w:r w:rsidRPr="00B0088F">
        <w:rPr>
          <w:rFonts w:ascii="Times New Roman" w:hAnsi="Times New Roman" w:cs="Times New Roman"/>
          <w:b/>
          <w:bCs/>
          <w:color w:val="auto"/>
          <w:sz w:val="28"/>
          <w:szCs w:val="28"/>
        </w:rPr>
        <w:lastRenderedPageBreak/>
        <w:t>DAFTAR PUSTAKA</w:t>
      </w:r>
      <w:bookmarkEnd w:id="178"/>
      <w:bookmarkEnd w:id="17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0"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D968E5" w14:textId="77777777" w:rsidR="008559DB" w:rsidRDefault="008559DB" w:rsidP="008463C9">
      <w:pPr>
        <w:spacing w:after="0" w:line="240" w:lineRule="auto"/>
      </w:pPr>
      <w:r>
        <w:separator/>
      </w:r>
    </w:p>
  </w:endnote>
  <w:endnote w:type="continuationSeparator" w:id="0">
    <w:p w14:paraId="7C860625" w14:textId="77777777" w:rsidR="008559DB" w:rsidRDefault="008559DB"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4CCE10" w14:textId="77777777" w:rsidR="008559DB" w:rsidRDefault="008559DB" w:rsidP="008463C9">
      <w:pPr>
        <w:spacing w:after="0" w:line="240" w:lineRule="auto"/>
      </w:pPr>
      <w:r>
        <w:separator/>
      </w:r>
    </w:p>
  </w:footnote>
  <w:footnote w:type="continuationSeparator" w:id="0">
    <w:p w14:paraId="4C3E7659" w14:textId="77777777" w:rsidR="008559DB" w:rsidRDefault="008559DB"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E62"/>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9B2"/>
    <w:rsid w:val="00032A5D"/>
    <w:rsid w:val="00032EE1"/>
    <w:rsid w:val="000331C5"/>
    <w:rsid w:val="00033776"/>
    <w:rsid w:val="00033E21"/>
    <w:rsid w:val="0003441B"/>
    <w:rsid w:val="00034BEB"/>
    <w:rsid w:val="00034EAD"/>
    <w:rsid w:val="0003528E"/>
    <w:rsid w:val="0003575B"/>
    <w:rsid w:val="00035866"/>
    <w:rsid w:val="000358F4"/>
    <w:rsid w:val="00035B24"/>
    <w:rsid w:val="00035D11"/>
    <w:rsid w:val="00035E89"/>
    <w:rsid w:val="0003603B"/>
    <w:rsid w:val="00036752"/>
    <w:rsid w:val="00036794"/>
    <w:rsid w:val="00036806"/>
    <w:rsid w:val="00036816"/>
    <w:rsid w:val="00036E8A"/>
    <w:rsid w:val="00037029"/>
    <w:rsid w:val="000373ED"/>
    <w:rsid w:val="000377C5"/>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7D5"/>
    <w:rsid w:val="0006040B"/>
    <w:rsid w:val="00060689"/>
    <w:rsid w:val="000606FD"/>
    <w:rsid w:val="00060A30"/>
    <w:rsid w:val="00061C07"/>
    <w:rsid w:val="00061E66"/>
    <w:rsid w:val="000628FC"/>
    <w:rsid w:val="00062E83"/>
    <w:rsid w:val="00063B8D"/>
    <w:rsid w:val="00063DBF"/>
    <w:rsid w:val="00064467"/>
    <w:rsid w:val="00064543"/>
    <w:rsid w:val="00064572"/>
    <w:rsid w:val="00065886"/>
    <w:rsid w:val="00065907"/>
    <w:rsid w:val="00065CBA"/>
    <w:rsid w:val="00065FDA"/>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E6B"/>
    <w:rsid w:val="00097FE1"/>
    <w:rsid w:val="000A0947"/>
    <w:rsid w:val="000A0B95"/>
    <w:rsid w:val="000A0CBF"/>
    <w:rsid w:val="000A0FFE"/>
    <w:rsid w:val="000A14B1"/>
    <w:rsid w:val="000A1C14"/>
    <w:rsid w:val="000A1CC1"/>
    <w:rsid w:val="000A2A2E"/>
    <w:rsid w:val="000A2E71"/>
    <w:rsid w:val="000A2F3B"/>
    <w:rsid w:val="000A3EDD"/>
    <w:rsid w:val="000A3EF9"/>
    <w:rsid w:val="000A4953"/>
    <w:rsid w:val="000A49C9"/>
    <w:rsid w:val="000A4EC4"/>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1244"/>
    <w:rsid w:val="000F1350"/>
    <w:rsid w:val="000F1392"/>
    <w:rsid w:val="000F1B8E"/>
    <w:rsid w:val="000F1FAA"/>
    <w:rsid w:val="000F35B5"/>
    <w:rsid w:val="000F40F6"/>
    <w:rsid w:val="000F4DA0"/>
    <w:rsid w:val="000F53A6"/>
    <w:rsid w:val="000F6F80"/>
    <w:rsid w:val="000F739A"/>
    <w:rsid w:val="00100799"/>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A7B"/>
    <w:rsid w:val="001066DE"/>
    <w:rsid w:val="00106B57"/>
    <w:rsid w:val="00107349"/>
    <w:rsid w:val="00107921"/>
    <w:rsid w:val="0011029B"/>
    <w:rsid w:val="00110DFC"/>
    <w:rsid w:val="00111066"/>
    <w:rsid w:val="001111A4"/>
    <w:rsid w:val="0011195B"/>
    <w:rsid w:val="00111D08"/>
    <w:rsid w:val="00111F24"/>
    <w:rsid w:val="0011271B"/>
    <w:rsid w:val="0011303F"/>
    <w:rsid w:val="001132AC"/>
    <w:rsid w:val="00113D70"/>
    <w:rsid w:val="001142AD"/>
    <w:rsid w:val="001143D4"/>
    <w:rsid w:val="0011509F"/>
    <w:rsid w:val="0011546F"/>
    <w:rsid w:val="00116461"/>
    <w:rsid w:val="001167E4"/>
    <w:rsid w:val="00116AE3"/>
    <w:rsid w:val="0011787D"/>
    <w:rsid w:val="00117970"/>
    <w:rsid w:val="00117E2E"/>
    <w:rsid w:val="00120765"/>
    <w:rsid w:val="0012173B"/>
    <w:rsid w:val="00121A29"/>
    <w:rsid w:val="00121D7B"/>
    <w:rsid w:val="00121D88"/>
    <w:rsid w:val="00122D03"/>
    <w:rsid w:val="00122F7B"/>
    <w:rsid w:val="001236D0"/>
    <w:rsid w:val="001243BC"/>
    <w:rsid w:val="00124447"/>
    <w:rsid w:val="0012445E"/>
    <w:rsid w:val="00124929"/>
    <w:rsid w:val="00124983"/>
    <w:rsid w:val="00124C1D"/>
    <w:rsid w:val="0012535D"/>
    <w:rsid w:val="001254F5"/>
    <w:rsid w:val="001259EA"/>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877"/>
    <w:rsid w:val="00140720"/>
    <w:rsid w:val="00140CA3"/>
    <w:rsid w:val="00141044"/>
    <w:rsid w:val="0014118B"/>
    <w:rsid w:val="0014132D"/>
    <w:rsid w:val="0014151F"/>
    <w:rsid w:val="0014169F"/>
    <w:rsid w:val="00141988"/>
    <w:rsid w:val="00141B85"/>
    <w:rsid w:val="00142408"/>
    <w:rsid w:val="001424C1"/>
    <w:rsid w:val="001432EC"/>
    <w:rsid w:val="00143EFF"/>
    <w:rsid w:val="00144033"/>
    <w:rsid w:val="001442AF"/>
    <w:rsid w:val="00144467"/>
    <w:rsid w:val="00144910"/>
    <w:rsid w:val="00144B69"/>
    <w:rsid w:val="00145688"/>
    <w:rsid w:val="00145B47"/>
    <w:rsid w:val="0014665E"/>
    <w:rsid w:val="00146E62"/>
    <w:rsid w:val="00146EF4"/>
    <w:rsid w:val="00147216"/>
    <w:rsid w:val="001475AB"/>
    <w:rsid w:val="001479F7"/>
    <w:rsid w:val="00147D5B"/>
    <w:rsid w:val="00151B31"/>
    <w:rsid w:val="00151E80"/>
    <w:rsid w:val="001523BA"/>
    <w:rsid w:val="001523F0"/>
    <w:rsid w:val="00152F77"/>
    <w:rsid w:val="001535B8"/>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8A6"/>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2359"/>
    <w:rsid w:val="001E2539"/>
    <w:rsid w:val="001E2805"/>
    <w:rsid w:val="001E4279"/>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22DE"/>
    <w:rsid w:val="001F36E2"/>
    <w:rsid w:val="001F36EA"/>
    <w:rsid w:val="001F420B"/>
    <w:rsid w:val="001F4C84"/>
    <w:rsid w:val="001F4CDD"/>
    <w:rsid w:val="001F4FD9"/>
    <w:rsid w:val="001F544F"/>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43D1"/>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49BF"/>
    <w:rsid w:val="00214C3D"/>
    <w:rsid w:val="00214D72"/>
    <w:rsid w:val="00215329"/>
    <w:rsid w:val="00215601"/>
    <w:rsid w:val="00215758"/>
    <w:rsid w:val="00215AFD"/>
    <w:rsid w:val="0021675C"/>
    <w:rsid w:val="002167E0"/>
    <w:rsid w:val="002170AF"/>
    <w:rsid w:val="00217967"/>
    <w:rsid w:val="002200A7"/>
    <w:rsid w:val="00220721"/>
    <w:rsid w:val="00221FCC"/>
    <w:rsid w:val="002222E7"/>
    <w:rsid w:val="002224D7"/>
    <w:rsid w:val="00222D57"/>
    <w:rsid w:val="0022306D"/>
    <w:rsid w:val="00223120"/>
    <w:rsid w:val="00223D43"/>
    <w:rsid w:val="00223D55"/>
    <w:rsid w:val="00224CC9"/>
    <w:rsid w:val="0022527D"/>
    <w:rsid w:val="00225A3D"/>
    <w:rsid w:val="002265F6"/>
    <w:rsid w:val="00226C7D"/>
    <w:rsid w:val="00226FD5"/>
    <w:rsid w:val="00227647"/>
    <w:rsid w:val="00227C57"/>
    <w:rsid w:val="00230849"/>
    <w:rsid w:val="00230993"/>
    <w:rsid w:val="00230AB4"/>
    <w:rsid w:val="00231098"/>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873"/>
    <w:rsid w:val="00247285"/>
    <w:rsid w:val="00247913"/>
    <w:rsid w:val="00247B95"/>
    <w:rsid w:val="00247BA8"/>
    <w:rsid w:val="0025057B"/>
    <w:rsid w:val="00250A7A"/>
    <w:rsid w:val="00250FD8"/>
    <w:rsid w:val="00251201"/>
    <w:rsid w:val="00251EA0"/>
    <w:rsid w:val="00252590"/>
    <w:rsid w:val="00253A7B"/>
    <w:rsid w:val="00254252"/>
    <w:rsid w:val="00257194"/>
    <w:rsid w:val="0025724E"/>
    <w:rsid w:val="00257530"/>
    <w:rsid w:val="00257AFE"/>
    <w:rsid w:val="00260004"/>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F0D"/>
    <w:rsid w:val="002676F1"/>
    <w:rsid w:val="00267F32"/>
    <w:rsid w:val="00270138"/>
    <w:rsid w:val="00270185"/>
    <w:rsid w:val="002701C1"/>
    <w:rsid w:val="0027065D"/>
    <w:rsid w:val="00270837"/>
    <w:rsid w:val="00270840"/>
    <w:rsid w:val="0027097F"/>
    <w:rsid w:val="002709AB"/>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A0D"/>
    <w:rsid w:val="002C047A"/>
    <w:rsid w:val="002C09C5"/>
    <w:rsid w:val="002C0B09"/>
    <w:rsid w:val="002C0B76"/>
    <w:rsid w:val="002C0BD7"/>
    <w:rsid w:val="002C1835"/>
    <w:rsid w:val="002C23E9"/>
    <w:rsid w:val="002C253B"/>
    <w:rsid w:val="002C2918"/>
    <w:rsid w:val="002C2BF7"/>
    <w:rsid w:val="002C3108"/>
    <w:rsid w:val="002C3CCB"/>
    <w:rsid w:val="002C496D"/>
    <w:rsid w:val="002C4A71"/>
    <w:rsid w:val="002C4D6E"/>
    <w:rsid w:val="002C4D7A"/>
    <w:rsid w:val="002C4FFF"/>
    <w:rsid w:val="002C5132"/>
    <w:rsid w:val="002C5222"/>
    <w:rsid w:val="002C65C2"/>
    <w:rsid w:val="002C75D7"/>
    <w:rsid w:val="002C766A"/>
    <w:rsid w:val="002D050B"/>
    <w:rsid w:val="002D10BF"/>
    <w:rsid w:val="002D23A6"/>
    <w:rsid w:val="002D28C3"/>
    <w:rsid w:val="002D2AC4"/>
    <w:rsid w:val="002D46E2"/>
    <w:rsid w:val="002D4B53"/>
    <w:rsid w:val="002D59F7"/>
    <w:rsid w:val="002D5C73"/>
    <w:rsid w:val="002D66C1"/>
    <w:rsid w:val="002D7839"/>
    <w:rsid w:val="002D7C1F"/>
    <w:rsid w:val="002D7F70"/>
    <w:rsid w:val="002E0A2D"/>
    <w:rsid w:val="002E1102"/>
    <w:rsid w:val="002E11F6"/>
    <w:rsid w:val="002E1851"/>
    <w:rsid w:val="002E1BAF"/>
    <w:rsid w:val="002E237E"/>
    <w:rsid w:val="002E23AC"/>
    <w:rsid w:val="002E2935"/>
    <w:rsid w:val="002E3120"/>
    <w:rsid w:val="002E31B9"/>
    <w:rsid w:val="002E3603"/>
    <w:rsid w:val="002E41D3"/>
    <w:rsid w:val="002E427C"/>
    <w:rsid w:val="002E43B0"/>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A8E"/>
    <w:rsid w:val="00331BAD"/>
    <w:rsid w:val="00331CFA"/>
    <w:rsid w:val="00332142"/>
    <w:rsid w:val="00332CF1"/>
    <w:rsid w:val="00332EA2"/>
    <w:rsid w:val="00333107"/>
    <w:rsid w:val="00333E6C"/>
    <w:rsid w:val="003340A4"/>
    <w:rsid w:val="00334466"/>
    <w:rsid w:val="00334603"/>
    <w:rsid w:val="00334AB5"/>
    <w:rsid w:val="00334B20"/>
    <w:rsid w:val="003352E8"/>
    <w:rsid w:val="00336105"/>
    <w:rsid w:val="003373B8"/>
    <w:rsid w:val="003374E5"/>
    <w:rsid w:val="00337943"/>
    <w:rsid w:val="00337BF3"/>
    <w:rsid w:val="00337D58"/>
    <w:rsid w:val="00340626"/>
    <w:rsid w:val="003407AB"/>
    <w:rsid w:val="00340C4E"/>
    <w:rsid w:val="00340CE3"/>
    <w:rsid w:val="00341034"/>
    <w:rsid w:val="003410DF"/>
    <w:rsid w:val="003413DC"/>
    <w:rsid w:val="003414F8"/>
    <w:rsid w:val="0034150F"/>
    <w:rsid w:val="003416B3"/>
    <w:rsid w:val="00341707"/>
    <w:rsid w:val="00341E10"/>
    <w:rsid w:val="0034203A"/>
    <w:rsid w:val="00342497"/>
    <w:rsid w:val="0034298B"/>
    <w:rsid w:val="003434D3"/>
    <w:rsid w:val="00343575"/>
    <w:rsid w:val="003449FB"/>
    <w:rsid w:val="00344D8E"/>
    <w:rsid w:val="00345257"/>
    <w:rsid w:val="0034611E"/>
    <w:rsid w:val="003461FC"/>
    <w:rsid w:val="003462F9"/>
    <w:rsid w:val="00346617"/>
    <w:rsid w:val="00346643"/>
    <w:rsid w:val="00346785"/>
    <w:rsid w:val="00346DD3"/>
    <w:rsid w:val="003470A7"/>
    <w:rsid w:val="00347380"/>
    <w:rsid w:val="00347A78"/>
    <w:rsid w:val="00347AE5"/>
    <w:rsid w:val="003501A4"/>
    <w:rsid w:val="00350330"/>
    <w:rsid w:val="0035063A"/>
    <w:rsid w:val="003511F8"/>
    <w:rsid w:val="003512EB"/>
    <w:rsid w:val="003514EA"/>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564"/>
    <w:rsid w:val="003A25C1"/>
    <w:rsid w:val="003A29B2"/>
    <w:rsid w:val="003A2E93"/>
    <w:rsid w:val="003A2EF5"/>
    <w:rsid w:val="003A390E"/>
    <w:rsid w:val="003A3F6E"/>
    <w:rsid w:val="003A4471"/>
    <w:rsid w:val="003A688C"/>
    <w:rsid w:val="003A6F5B"/>
    <w:rsid w:val="003A7643"/>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763"/>
    <w:rsid w:val="003D39C6"/>
    <w:rsid w:val="003D3A89"/>
    <w:rsid w:val="003D4EF0"/>
    <w:rsid w:val="003D5813"/>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509"/>
    <w:rsid w:val="003F5870"/>
    <w:rsid w:val="003F59D0"/>
    <w:rsid w:val="003F5AAA"/>
    <w:rsid w:val="003F5B47"/>
    <w:rsid w:val="003F6226"/>
    <w:rsid w:val="003F6A3A"/>
    <w:rsid w:val="003F6DAC"/>
    <w:rsid w:val="003F7702"/>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24C"/>
    <w:rsid w:val="004045CE"/>
    <w:rsid w:val="004047F7"/>
    <w:rsid w:val="004048A4"/>
    <w:rsid w:val="00404B14"/>
    <w:rsid w:val="00404B2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3EE"/>
    <w:rsid w:val="004257FB"/>
    <w:rsid w:val="00426679"/>
    <w:rsid w:val="00426C86"/>
    <w:rsid w:val="00427235"/>
    <w:rsid w:val="004278CA"/>
    <w:rsid w:val="004279DE"/>
    <w:rsid w:val="00427BD2"/>
    <w:rsid w:val="00427CAB"/>
    <w:rsid w:val="004307AD"/>
    <w:rsid w:val="00430F61"/>
    <w:rsid w:val="00431E78"/>
    <w:rsid w:val="004326C6"/>
    <w:rsid w:val="00432A85"/>
    <w:rsid w:val="0043350B"/>
    <w:rsid w:val="004335FF"/>
    <w:rsid w:val="00433722"/>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DBE"/>
    <w:rsid w:val="00477920"/>
    <w:rsid w:val="00477A41"/>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55A0"/>
    <w:rsid w:val="00485A8F"/>
    <w:rsid w:val="0048644B"/>
    <w:rsid w:val="0048675B"/>
    <w:rsid w:val="00486C83"/>
    <w:rsid w:val="00486E7D"/>
    <w:rsid w:val="00486FDA"/>
    <w:rsid w:val="00487267"/>
    <w:rsid w:val="0048791E"/>
    <w:rsid w:val="004907A2"/>
    <w:rsid w:val="00490968"/>
    <w:rsid w:val="00491ECD"/>
    <w:rsid w:val="004921A4"/>
    <w:rsid w:val="004926F5"/>
    <w:rsid w:val="004927DB"/>
    <w:rsid w:val="00493557"/>
    <w:rsid w:val="004937A2"/>
    <w:rsid w:val="00493BDA"/>
    <w:rsid w:val="004948CE"/>
    <w:rsid w:val="00495449"/>
    <w:rsid w:val="00495E43"/>
    <w:rsid w:val="00496038"/>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5A1"/>
    <w:rsid w:val="004B6A18"/>
    <w:rsid w:val="004B6A4F"/>
    <w:rsid w:val="004B6AAD"/>
    <w:rsid w:val="004B72F4"/>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3F55"/>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27C"/>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C13"/>
    <w:rsid w:val="004F3C87"/>
    <w:rsid w:val="004F3C8B"/>
    <w:rsid w:val="004F4871"/>
    <w:rsid w:val="004F4982"/>
    <w:rsid w:val="004F52A3"/>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B42"/>
    <w:rsid w:val="005124F4"/>
    <w:rsid w:val="00512BFF"/>
    <w:rsid w:val="00512D8C"/>
    <w:rsid w:val="00512E20"/>
    <w:rsid w:val="00512F54"/>
    <w:rsid w:val="0051354B"/>
    <w:rsid w:val="00513842"/>
    <w:rsid w:val="005138A1"/>
    <w:rsid w:val="00513C10"/>
    <w:rsid w:val="00513CE5"/>
    <w:rsid w:val="005147F5"/>
    <w:rsid w:val="00514C48"/>
    <w:rsid w:val="00515980"/>
    <w:rsid w:val="005159E9"/>
    <w:rsid w:val="00515D96"/>
    <w:rsid w:val="00516132"/>
    <w:rsid w:val="005161DF"/>
    <w:rsid w:val="00516A02"/>
    <w:rsid w:val="00516D96"/>
    <w:rsid w:val="00521020"/>
    <w:rsid w:val="005216C5"/>
    <w:rsid w:val="0052187B"/>
    <w:rsid w:val="00521DC4"/>
    <w:rsid w:val="00521F84"/>
    <w:rsid w:val="0052309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AD4"/>
    <w:rsid w:val="00532E73"/>
    <w:rsid w:val="00533AB3"/>
    <w:rsid w:val="00533AD3"/>
    <w:rsid w:val="00533D54"/>
    <w:rsid w:val="005341B5"/>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80B"/>
    <w:rsid w:val="00555D8B"/>
    <w:rsid w:val="005561A0"/>
    <w:rsid w:val="00556D2A"/>
    <w:rsid w:val="00557FC6"/>
    <w:rsid w:val="00557FEC"/>
    <w:rsid w:val="005600D3"/>
    <w:rsid w:val="00560503"/>
    <w:rsid w:val="0056132D"/>
    <w:rsid w:val="00561687"/>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3155"/>
    <w:rsid w:val="00573D71"/>
    <w:rsid w:val="00574749"/>
    <w:rsid w:val="00574CF3"/>
    <w:rsid w:val="00575C1F"/>
    <w:rsid w:val="00575F5A"/>
    <w:rsid w:val="005763A7"/>
    <w:rsid w:val="0057666A"/>
    <w:rsid w:val="005769CA"/>
    <w:rsid w:val="00576A15"/>
    <w:rsid w:val="00576AFC"/>
    <w:rsid w:val="00576C94"/>
    <w:rsid w:val="005800D5"/>
    <w:rsid w:val="005805D2"/>
    <w:rsid w:val="00580615"/>
    <w:rsid w:val="00580897"/>
    <w:rsid w:val="0058128B"/>
    <w:rsid w:val="005812B3"/>
    <w:rsid w:val="00581931"/>
    <w:rsid w:val="0058249E"/>
    <w:rsid w:val="005826E1"/>
    <w:rsid w:val="0058333A"/>
    <w:rsid w:val="005833E2"/>
    <w:rsid w:val="00583A16"/>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771"/>
    <w:rsid w:val="00597F9C"/>
    <w:rsid w:val="005A03D5"/>
    <w:rsid w:val="005A0714"/>
    <w:rsid w:val="005A142D"/>
    <w:rsid w:val="005A160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64AE"/>
    <w:rsid w:val="005A655A"/>
    <w:rsid w:val="005A655C"/>
    <w:rsid w:val="005A6A3F"/>
    <w:rsid w:val="005A7D4C"/>
    <w:rsid w:val="005B03EC"/>
    <w:rsid w:val="005B0EE7"/>
    <w:rsid w:val="005B12E8"/>
    <w:rsid w:val="005B183B"/>
    <w:rsid w:val="005B190F"/>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AA3"/>
    <w:rsid w:val="005B7EF7"/>
    <w:rsid w:val="005C08CF"/>
    <w:rsid w:val="005C1173"/>
    <w:rsid w:val="005C1B30"/>
    <w:rsid w:val="005C1B6E"/>
    <w:rsid w:val="005C1ED6"/>
    <w:rsid w:val="005C24D0"/>
    <w:rsid w:val="005C299E"/>
    <w:rsid w:val="005C3A17"/>
    <w:rsid w:val="005C5194"/>
    <w:rsid w:val="005C600C"/>
    <w:rsid w:val="005C6327"/>
    <w:rsid w:val="005C6A7C"/>
    <w:rsid w:val="005C6D26"/>
    <w:rsid w:val="005C6FF5"/>
    <w:rsid w:val="005C76C4"/>
    <w:rsid w:val="005D042C"/>
    <w:rsid w:val="005D0544"/>
    <w:rsid w:val="005D14F2"/>
    <w:rsid w:val="005D2098"/>
    <w:rsid w:val="005D4543"/>
    <w:rsid w:val="005D4BAB"/>
    <w:rsid w:val="005D5587"/>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83"/>
    <w:rsid w:val="005F0B79"/>
    <w:rsid w:val="005F0CC7"/>
    <w:rsid w:val="005F0E6E"/>
    <w:rsid w:val="005F1512"/>
    <w:rsid w:val="005F193B"/>
    <w:rsid w:val="005F212E"/>
    <w:rsid w:val="005F21E6"/>
    <w:rsid w:val="005F26DB"/>
    <w:rsid w:val="005F3109"/>
    <w:rsid w:val="005F371B"/>
    <w:rsid w:val="005F3A61"/>
    <w:rsid w:val="005F3D55"/>
    <w:rsid w:val="005F5BF9"/>
    <w:rsid w:val="005F5F6C"/>
    <w:rsid w:val="005F65F4"/>
    <w:rsid w:val="005F6781"/>
    <w:rsid w:val="005F6CDE"/>
    <w:rsid w:val="005F6FA0"/>
    <w:rsid w:val="005F7393"/>
    <w:rsid w:val="005F7805"/>
    <w:rsid w:val="00600169"/>
    <w:rsid w:val="0060027E"/>
    <w:rsid w:val="006002F8"/>
    <w:rsid w:val="00600749"/>
    <w:rsid w:val="00600750"/>
    <w:rsid w:val="00600C03"/>
    <w:rsid w:val="0060124A"/>
    <w:rsid w:val="00601261"/>
    <w:rsid w:val="006014EF"/>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58B"/>
    <w:rsid w:val="006213CF"/>
    <w:rsid w:val="00622152"/>
    <w:rsid w:val="00622253"/>
    <w:rsid w:val="0062243D"/>
    <w:rsid w:val="006226F4"/>
    <w:rsid w:val="00623567"/>
    <w:rsid w:val="006235B1"/>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3010E"/>
    <w:rsid w:val="00631706"/>
    <w:rsid w:val="006320E8"/>
    <w:rsid w:val="00632212"/>
    <w:rsid w:val="00632246"/>
    <w:rsid w:val="006329B5"/>
    <w:rsid w:val="00632E0E"/>
    <w:rsid w:val="00632FD1"/>
    <w:rsid w:val="0063351A"/>
    <w:rsid w:val="0063385C"/>
    <w:rsid w:val="006338FC"/>
    <w:rsid w:val="006341A4"/>
    <w:rsid w:val="00636126"/>
    <w:rsid w:val="00637256"/>
    <w:rsid w:val="0063732E"/>
    <w:rsid w:val="006379CB"/>
    <w:rsid w:val="00637D00"/>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3ECE"/>
    <w:rsid w:val="00644156"/>
    <w:rsid w:val="0064551C"/>
    <w:rsid w:val="00645D50"/>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DF"/>
    <w:rsid w:val="006621CE"/>
    <w:rsid w:val="00662C8B"/>
    <w:rsid w:val="00663095"/>
    <w:rsid w:val="0066355C"/>
    <w:rsid w:val="00663BD5"/>
    <w:rsid w:val="00663F05"/>
    <w:rsid w:val="00664423"/>
    <w:rsid w:val="006648C5"/>
    <w:rsid w:val="00664AD9"/>
    <w:rsid w:val="00664BAF"/>
    <w:rsid w:val="00664FCC"/>
    <w:rsid w:val="00665170"/>
    <w:rsid w:val="00665522"/>
    <w:rsid w:val="006658FC"/>
    <w:rsid w:val="00667491"/>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523"/>
    <w:rsid w:val="0067560C"/>
    <w:rsid w:val="00676339"/>
    <w:rsid w:val="006766E3"/>
    <w:rsid w:val="00676790"/>
    <w:rsid w:val="00676B92"/>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AF4"/>
    <w:rsid w:val="00696EE6"/>
    <w:rsid w:val="0069738F"/>
    <w:rsid w:val="00697BAD"/>
    <w:rsid w:val="006A0051"/>
    <w:rsid w:val="006A023D"/>
    <w:rsid w:val="006A03FF"/>
    <w:rsid w:val="006A056F"/>
    <w:rsid w:val="006A0D81"/>
    <w:rsid w:val="006A14E7"/>
    <w:rsid w:val="006A1679"/>
    <w:rsid w:val="006A1A1A"/>
    <w:rsid w:val="006A1A6C"/>
    <w:rsid w:val="006A1BC7"/>
    <w:rsid w:val="006A1E1D"/>
    <w:rsid w:val="006A25E6"/>
    <w:rsid w:val="006A2D0C"/>
    <w:rsid w:val="006A34F1"/>
    <w:rsid w:val="006A385D"/>
    <w:rsid w:val="006A3A8F"/>
    <w:rsid w:val="006A4C91"/>
    <w:rsid w:val="006A532E"/>
    <w:rsid w:val="006A6322"/>
    <w:rsid w:val="006A68FA"/>
    <w:rsid w:val="006A6AC0"/>
    <w:rsid w:val="006B02FE"/>
    <w:rsid w:val="006B0752"/>
    <w:rsid w:val="006B0CD3"/>
    <w:rsid w:val="006B1645"/>
    <w:rsid w:val="006B16D8"/>
    <w:rsid w:val="006B19A5"/>
    <w:rsid w:val="006B1CF1"/>
    <w:rsid w:val="006B28B6"/>
    <w:rsid w:val="006B2A5E"/>
    <w:rsid w:val="006B326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AC7"/>
    <w:rsid w:val="006C4C5B"/>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15CC"/>
    <w:rsid w:val="006D251F"/>
    <w:rsid w:val="006D2967"/>
    <w:rsid w:val="006D3420"/>
    <w:rsid w:val="006D3789"/>
    <w:rsid w:val="006D4702"/>
    <w:rsid w:val="006D51DB"/>
    <w:rsid w:val="006D5C01"/>
    <w:rsid w:val="006D5DA5"/>
    <w:rsid w:val="006D5E47"/>
    <w:rsid w:val="006D5EFD"/>
    <w:rsid w:val="006D5F37"/>
    <w:rsid w:val="006D67A3"/>
    <w:rsid w:val="006D6C08"/>
    <w:rsid w:val="006D6C23"/>
    <w:rsid w:val="006D6CCA"/>
    <w:rsid w:val="006D6D81"/>
    <w:rsid w:val="006D72AF"/>
    <w:rsid w:val="006D7487"/>
    <w:rsid w:val="006D74A3"/>
    <w:rsid w:val="006E014F"/>
    <w:rsid w:val="006E295B"/>
    <w:rsid w:val="006E2DE5"/>
    <w:rsid w:val="006E32DB"/>
    <w:rsid w:val="006E465D"/>
    <w:rsid w:val="006E4937"/>
    <w:rsid w:val="006E5415"/>
    <w:rsid w:val="006E54B6"/>
    <w:rsid w:val="006E5518"/>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2DD1"/>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FC7"/>
    <w:rsid w:val="0073110F"/>
    <w:rsid w:val="00731A2D"/>
    <w:rsid w:val="00732F05"/>
    <w:rsid w:val="00734143"/>
    <w:rsid w:val="007346B5"/>
    <w:rsid w:val="007346E3"/>
    <w:rsid w:val="0073478E"/>
    <w:rsid w:val="00734EA6"/>
    <w:rsid w:val="00734F7A"/>
    <w:rsid w:val="00734FB9"/>
    <w:rsid w:val="00735087"/>
    <w:rsid w:val="00735784"/>
    <w:rsid w:val="0073593D"/>
    <w:rsid w:val="00736434"/>
    <w:rsid w:val="007364C9"/>
    <w:rsid w:val="00736D49"/>
    <w:rsid w:val="007370C2"/>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46F1"/>
    <w:rsid w:val="007454A6"/>
    <w:rsid w:val="00745BA2"/>
    <w:rsid w:val="00745BCE"/>
    <w:rsid w:val="00745BD6"/>
    <w:rsid w:val="0074658B"/>
    <w:rsid w:val="00746DB6"/>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410"/>
    <w:rsid w:val="007678A9"/>
    <w:rsid w:val="00767F44"/>
    <w:rsid w:val="00770A5E"/>
    <w:rsid w:val="00770B2E"/>
    <w:rsid w:val="00770CA6"/>
    <w:rsid w:val="00770D2D"/>
    <w:rsid w:val="007714AB"/>
    <w:rsid w:val="00771A54"/>
    <w:rsid w:val="00771E3C"/>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1C"/>
    <w:rsid w:val="0077716D"/>
    <w:rsid w:val="007773F9"/>
    <w:rsid w:val="00777BD5"/>
    <w:rsid w:val="007802C3"/>
    <w:rsid w:val="0078078E"/>
    <w:rsid w:val="0078088F"/>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5B69"/>
    <w:rsid w:val="007973DA"/>
    <w:rsid w:val="00797621"/>
    <w:rsid w:val="00797B8F"/>
    <w:rsid w:val="007A014A"/>
    <w:rsid w:val="007A02E1"/>
    <w:rsid w:val="007A0A7F"/>
    <w:rsid w:val="007A0DAD"/>
    <w:rsid w:val="007A1BA0"/>
    <w:rsid w:val="007A218C"/>
    <w:rsid w:val="007A22D6"/>
    <w:rsid w:val="007A23AB"/>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851"/>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503"/>
    <w:rsid w:val="007E271F"/>
    <w:rsid w:val="007E2F21"/>
    <w:rsid w:val="007E33FF"/>
    <w:rsid w:val="007E3E4A"/>
    <w:rsid w:val="007E434E"/>
    <w:rsid w:val="007E450C"/>
    <w:rsid w:val="007E45BE"/>
    <w:rsid w:val="007E53AE"/>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2593"/>
    <w:rsid w:val="00802631"/>
    <w:rsid w:val="00802AD1"/>
    <w:rsid w:val="00802DD4"/>
    <w:rsid w:val="00802F29"/>
    <w:rsid w:val="00802F81"/>
    <w:rsid w:val="008032C1"/>
    <w:rsid w:val="008035E8"/>
    <w:rsid w:val="00803CEA"/>
    <w:rsid w:val="008045EF"/>
    <w:rsid w:val="00805303"/>
    <w:rsid w:val="00805537"/>
    <w:rsid w:val="00805B3F"/>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0F5"/>
    <w:rsid w:val="00840925"/>
    <w:rsid w:val="0084093F"/>
    <w:rsid w:val="008410D9"/>
    <w:rsid w:val="008415C5"/>
    <w:rsid w:val="008425A3"/>
    <w:rsid w:val="00842BF6"/>
    <w:rsid w:val="008430FC"/>
    <w:rsid w:val="00843AAA"/>
    <w:rsid w:val="00844029"/>
    <w:rsid w:val="008440C6"/>
    <w:rsid w:val="00844A84"/>
    <w:rsid w:val="00845C87"/>
    <w:rsid w:val="00846184"/>
    <w:rsid w:val="008463C9"/>
    <w:rsid w:val="008465AF"/>
    <w:rsid w:val="00846FF8"/>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B7C"/>
    <w:rsid w:val="00890CE4"/>
    <w:rsid w:val="00890CF1"/>
    <w:rsid w:val="00891BF6"/>
    <w:rsid w:val="00891C09"/>
    <w:rsid w:val="008921AA"/>
    <w:rsid w:val="0089251F"/>
    <w:rsid w:val="00892816"/>
    <w:rsid w:val="0089285F"/>
    <w:rsid w:val="00892CD4"/>
    <w:rsid w:val="00892FA3"/>
    <w:rsid w:val="0089323E"/>
    <w:rsid w:val="008937D9"/>
    <w:rsid w:val="00893FA9"/>
    <w:rsid w:val="00894C1F"/>
    <w:rsid w:val="00895A18"/>
    <w:rsid w:val="008960C7"/>
    <w:rsid w:val="00896C16"/>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A58"/>
    <w:rsid w:val="008A6F17"/>
    <w:rsid w:val="008A70D4"/>
    <w:rsid w:val="008A7A35"/>
    <w:rsid w:val="008A7B27"/>
    <w:rsid w:val="008A7FD2"/>
    <w:rsid w:val="008B0027"/>
    <w:rsid w:val="008B03E3"/>
    <w:rsid w:val="008B0854"/>
    <w:rsid w:val="008B08F6"/>
    <w:rsid w:val="008B177D"/>
    <w:rsid w:val="008B1918"/>
    <w:rsid w:val="008B1C8A"/>
    <w:rsid w:val="008B2079"/>
    <w:rsid w:val="008B27D2"/>
    <w:rsid w:val="008B2802"/>
    <w:rsid w:val="008B2FB8"/>
    <w:rsid w:val="008B4564"/>
    <w:rsid w:val="008B4C79"/>
    <w:rsid w:val="008B55CF"/>
    <w:rsid w:val="008B613E"/>
    <w:rsid w:val="008B6786"/>
    <w:rsid w:val="008B698C"/>
    <w:rsid w:val="008B6C28"/>
    <w:rsid w:val="008B720A"/>
    <w:rsid w:val="008C07CE"/>
    <w:rsid w:val="008C11AA"/>
    <w:rsid w:val="008C1925"/>
    <w:rsid w:val="008C1FEF"/>
    <w:rsid w:val="008C239C"/>
    <w:rsid w:val="008C27E5"/>
    <w:rsid w:val="008C2833"/>
    <w:rsid w:val="008C2BA4"/>
    <w:rsid w:val="008C2D40"/>
    <w:rsid w:val="008C2DC4"/>
    <w:rsid w:val="008C2FF9"/>
    <w:rsid w:val="008C3337"/>
    <w:rsid w:val="008C36B1"/>
    <w:rsid w:val="008C3B1C"/>
    <w:rsid w:val="008C3C95"/>
    <w:rsid w:val="008C3F03"/>
    <w:rsid w:val="008C42B7"/>
    <w:rsid w:val="008C4641"/>
    <w:rsid w:val="008C494A"/>
    <w:rsid w:val="008C4E78"/>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CBA"/>
    <w:rsid w:val="008D3DC2"/>
    <w:rsid w:val="008D3EA7"/>
    <w:rsid w:val="008D4FE9"/>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334"/>
    <w:rsid w:val="009133BD"/>
    <w:rsid w:val="009133BE"/>
    <w:rsid w:val="009133E7"/>
    <w:rsid w:val="0091385A"/>
    <w:rsid w:val="00913F06"/>
    <w:rsid w:val="00914307"/>
    <w:rsid w:val="009143D4"/>
    <w:rsid w:val="00914CF6"/>
    <w:rsid w:val="00915AB2"/>
    <w:rsid w:val="00915CF7"/>
    <w:rsid w:val="009163FA"/>
    <w:rsid w:val="00916D36"/>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8D7"/>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0B7A"/>
    <w:rsid w:val="00941A63"/>
    <w:rsid w:val="00941DDC"/>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B10"/>
    <w:rsid w:val="00950B1A"/>
    <w:rsid w:val="009513EF"/>
    <w:rsid w:val="009516F3"/>
    <w:rsid w:val="00951A51"/>
    <w:rsid w:val="00952154"/>
    <w:rsid w:val="0095228D"/>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B41"/>
    <w:rsid w:val="00966EA3"/>
    <w:rsid w:val="009670BF"/>
    <w:rsid w:val="00970C28"/>
    <w:rsid w:val="00971048"/>
    <w:rsid w:val="00971AA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9B5"/>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B0255"/>
    <w:rsid w:val="009B04A3"/>
    <w:rsid w:val="009B062A"/>
    <w:rsid w:val="009B0803"/>
    <w:rsid w:val="009B0858"/>
    <w:rsid w:val="009B1747"/>
    <w:rsid w:val="009B1F44"/>
    <w:rsid w:val="009B305E"/>
    <w:rsid w:val="009B33D7"/>
    <w:rsid w:val="009B39E4"/>
    <w:rsid w:val="009B3A8E"/>
    <w:rsid w:val="009B4006"/>
    <w:rsid w:val="009B409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28CC"/>
    <w:rsid w:val="009E30D5"/>
    <w:rsid w:val="009E372D"/>
    <w:rsid w:val="009E3884"/>
    <w:rsid w:val="009E3FB8"/>
    <w:rsid w:val="009E46CB"/>
    <w:rsid w:val="009E496E"/>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41"/>
    <w:rsid w:val="00A10FF8"/>
    <w:rsid w:val="00A115F2"/>
    <w:rsid w:val="00A11859"/>
    <w:rsid w:val="00A12106"/>
    <w:rsid w:val="00A122A9"/>
    <w:rsid w:val="00A12455"/>
    <w:rsid w:val="00A1257E"/>
    <w:rsid w:val="00A12D67"/>
    <w:rsid w:val="00A12E23"/>
    <w:rsid w:val="00A13402"/>
    <w:rsid w:val="00A13A36"/>
    <w:rsid w:val="00A13B23"/>
    <w:rsid w:val="00A13F13"/>
    <w:rsid w:val="00A1405E"/>
    <w:rsid w:val="00A14401"/>
    <w:rsid w:val="00A146AF"/>
    <w:rsid w:val="00A14815"/>
    <w:rsid w:val="00A14898"/>
    <w:rsid w:val="00A14D96"/>
    <w:rsid w:val="00A15868"/>
    <w:rsid w:val="00A15EAE"/>
    <w:rsid w:val="00A16A40"/>
    <w:rsid w:val="00A173EF"/>
    <w:rsid w:val="00A17A45"/>
    <w:rsid w:val="00A2020A"/>
    <w:rsid w:val="00A20699"/>
    <w:rsid w:val="00A20DB4"/>
    <w:rsid w:val="00A20FE8"/>
    <w:rsid w:val="00A2129C"/>
    <w:rsid w:val="00A21889"/>
    <w:rsid w:val="00A21E2D"/>
    <w:rsid w:val="00A21E38"/>
    <w:rsid w:val="00A21F1A"/>
    <w:rsid w:val="00A2246B"/>
    <w:rsid w:val="00A2246F"/>
    <w:rsid w:val="00A2254D"/>
    <w:rsid w:val="00A22626"/>
    <w:rsid w:val="00A246F4"/>
    <w:rsid w:val="00A24AF1"/>
    <w:rsid w:val="00A2517E"/>
    <w:rsid w:val="00A25298"/>
    <w:rsid w:val="00A2530E"/>
    <w:rsid w:val="00A257C0"/>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D29"/>
    <w:rsid w:val="00A371AE"/>
    <w:rsid w:val="00A372B1"/>
    <w:rsid w:val="00A373FB"/>
    <w:rsid w:val="00A37DB1"/>
    <w:rsid w:val="00A37F8D"/>
    <w:rsid w:val="00A37FA2"/>
    <w:rsid w:val="00A40A38"/>
    <w:rsid w:val="00A41492"/>
    <w:rsid w:val="00A430B5"/>
    <w:rsid w:val="00A44408"/>
    <w:rsid w:val="00A44781"/>
    <w:rsid w:val="00A44D5A"/>
    <w:rsid w:val="00A44F6A"/>
    <w:rsid w:val="00A4517B"/>
    <w:rsid w:val="00A45519"/>
    <w:rsid w:val="00A45E11"/>
    <w:rsid w:val="00A47745"/>
    <w:rsid w:val="00A4778B"/>
    <w:rsid w:val="00A47B38"/>
    <w:rsid w:val="00A47E92"/>
    <w:rsid w:val="00A47EF9"/>
    <w:rsid w:val="00A501F6"/>
    <w:rsid w:val="00A50845"/>
    <w:rsid w:val="00A50CBA"/>
    <w:rsid w:val="00A5130E"/>
    <w:rsid w:val="00A513B4"/>
    <w:rsid w:val="00A5200F"/>
    <w:rsid w:val="00A52B53"/>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2AC"/>
    <w:rsid w:val="00A76849"/>
    <w:rsid w:val="00A771E5"/>
    <w:rsid w:val="00A7729A"/>
    <w:rsid w:val="00A772EE"/>
    <w:rsid w:val="00A775F2"/>
    <w:rsid w:val="00A77DC0"/>
    <w:rsid w:val="00A8085F"/>
    <w:rsid w:val="00A808A4"/>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3333"/>
    <w:rsid w:val="00A93785"/>
    <w:rsid w:val="00A9385D"/>
    <w:rsid w:val="00A944AD"/>
    <w:rsid w:val="00A94503"/>
    <w:rsid w:val="00A947CF"/>
    <w:rsid w:val="00A94E19"/>
    <w:rsid w:val="00A94E7C"/>
    <w:rsid w:val="00A95046"/>
    <w:rsid w:val="00A9545D"/>
    <w:rsid w:val="00A954D4"/>
    <w:rsid w:val="00A95563"/>
    <w:rsid w:val="00A95AE2"/>
    <w:rsid w:val="00A95B71"/>
    <w:rsid w:val="00A95C94"/>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2744"/>
    <w:rsid w:val="00AB30EA"/>
    <w:rsid w:val="00AB3104"/>
    <w:rsid w:val="00AB351F"/>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290E"/>
    <w:rsid w:val="00AC3A31"/>
    <w:rsid w:val="00AC3D95"/>
    <w:rsid w:val="00AC4169"/>
    <w:rsid w:val="00AC46D6"/>
    <w:rsid w:val="00AC4C98"/>
    <w:rsid w:val="00AC5323"/>
    <w:rsid w:val="00AC5CFB"/>
    <w:rsid w:val="00AC5F12"/>
    <w:rsid w:val="00AC67CE"/>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32FC"/>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D23"/>
    <w:rsid w:val="00B26536"/>
    <w:rsid w:val="00B26F35"/>
    <w:rsid w:val="00B27B83"/>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7F3"/>
    <w:rsid w:val="00B35CEA"/>
    <w:rsid w:val="00B3634D"/>
    <w:rsid w:val="00B36875"/>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440"/>
    <w:rsid w:val="00B71AD7"/>
    <w:rsid w:val="00B71D3D"/>
    <w:rsid w:val="00B71DC2"/>
    <w:rsid w:val="00B7258C"/>
    <w:rsid w:val="00B728B0"/>
    <w:rsid w:val="00B72B3B"/>
    <w:rsid w:val="00B72FA0"/>
    <w:rsid w:val="00B73361"/>
    <w:rsid w:val="00B73D9E"/>
    <w:rsid w:val="00B741DD"/>
    <w:rsid w:val="00B746DC"/>
    <w:rsid w:val="00B74A90"/>
    <w:rsid w:val="00B74E54"/>
    <w:rsid w:val="00B76827"/>
    <w:rsid w:val="00B76E22"/>
    <w:rsid w:val="00B77FBE"/>
    <w:rsid w:val="00B80652"/>
    <w:rsid w:val="00B80DAD"/>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F90"/>
    <w:rsid w:val="00B87489"/>
    <w:rsid w:val="00B87D5F"/>
    <w:rsid w:val="00B90111"/>
    <w:rsid w:val="00B9083B"/>
    <w:rsid w:val="00B921E9"/>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9AE"/>
    <w:rsid w:val="00BD512D"/>
    <w:rsid w:val="00BD572D"/>
    <w:rsid w:val="00BD6718"/>
    <w:rsid w:val="00BD6722"/>
    <w:rsid w:val="00BD6B8B"/>
    <w:rsid w:val="00BD7097"/>
    <w:rsid w:val="00BD72E7"/>
    <w:rsid w:val="00BD7566"/>
    <w:rsid w:val="00BD766C"/>
    <w:rsid w:val="00BD774E"/>
    <w:rsid w:val="00BD7B78"/>
    <w:rsid w:val="00BE01C2"/>
    <w:rsid w:val="00BE0381"/>
    <w:rsid w:val="00BE08CE"/>
    <w:rsid w:val="00BE12B3"/>
    <w:rsid w:val="00BE1C1C"/>
    <w:rsid w:val="00BE1DB7"/>
    <w:rsid w:val="00BE21CC"/>
    <w:rsid w:val="00BE29D8"/>
    <w:rsid w:val="00BE2BAA"/>
    <w:rsid w:val="00BE2E98"/>
    <w:rsid w:val="00BE321C"/>
    <w:rsid w:val="00BE3229"/>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875"/>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3F3E"/>
    <w:rsid w:val="00C1404C"/>
    <w:rsid w:val="00C1480A"/>
    <w:rsid w:val="00C148DB"/>
    <w:rsid w:val="00C14B5A"/>
    <w:rsid w:val="00C14BC6"/>
    <w:rsid w:val="00C15320"/>
    <w:rsid w:val="00C1548A"/>
    <w:rsid w:val="00C157C9"/>
    <w:rsid w:val="00C161AD"/>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4B5"/>
    <w:rsid w:val="00C23B67"/>
    <w:rsid w:val="00C23F00"/>
    <w:rsid w:val="00C24855"/>
    <w:rsid w:val="00C25346"/>
    <w:rsid w:val="00C25660"/>
    <w:rsid w:val="00C25A94"/>
    <w:rsid w:val="00C25B0F"/>
    <w:rsid w:val="00C25BB8"/>
    <w:rsid w:val="00C25E4A"/>
    <w:rsid w:val="00C2677F"/>
    <w:rsid w:val="00C26A5B"/>
    <w:rsid w:val="00C2722A"/>
    <w:rsid w:val="00C277BC"/>
    <w:rsid w:val="00C277CC"/>
    <w:rsid w:val="00C2793A"/>
    <w:rsid w:val="00C27C27"/>
    <w:rsid w:val="00C3064F"/>
    <w:rsid w:val="00C30FE7"/>
    <w:rsid w:val="00C314C5"/>
    <w:rsid w:val="00C31729"/>
    <w:rsid w:val="00C324EC"/>
    <w:rsid w:val="00C32672"/>
    <w:rsid w:val="00C3291D"/>
    <w:rsid w:val="00C330F2"/>
    <w:rsid w:val="00C34339"/>
    <w:rsid w:val="00C34525"/>
    <w:rsid w:val="00C3501F"/>
    <w:rsid w:val="00C3576F"/>
    <w:rsid w:val="00C378A9"/>
    <w:rsid w:val="00C37A55"/>
    <w:rsid w:val="00C37A8A"/>
    <w:rsid w:val="00C403E8"/>
    <w:rsid w:val="00C406C3"/>
    <w:rsid w:val="00C408E0"/>
    <w:rsid w:val="00C40982"/>
    <w:rsid w:val="00C40DE7"/>
    <w:rsid w:val="00C41DC1"/>
    <w:rsid w:val="00C42004"/>
    <w:rsid w:val="00C4209D"/>
    <w:rsid w:val="00C4213A"/>
    <w:rsid w:val="00C4231E"/>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805"/>
    <w:rsid w:val="00C55984"/>
    <w:rsid w:val="00C55CE0"/>
    <w:rsid w:val="00C55D89"/>
    <w:rsid w:val="00C561D8"/>
    <w:rsid w:val="00C56A01"/>
    <w:rsid w:val="00C56C86"/>
    <w:rsid w:val="00C56E01"/>
    <w:rsid w:val="00C56E6E"/>
    <w:rsid w:val="00C5753E"/>
    <w:rsid w:val="00C5792C"/>
    <w:rsid w:val="00C5797E"/>
    <w:rsid w:val="00C57AF1"/>
    <w:rsid w:val="00C604DB"/>
    <w:rsid w:val="00C605AD"/>
    <w:rsid w:val="00C60E6E"/>
    <w:rsid w:val="00C61280"/>
    <w:rsid w:val="00C61D3A"/>
    <w:rsid w:val="00C61EE9"/>
    <w:rsid w:val="00C61FF4"/>
    <w:rsid w:val="00C6364D"/>
    <w:rsid w:val="00C63761"/>
    <w:rsid w:val="00C6395C"/>
    <w:rsid w:val="00C63AEE"/>
    <w:rsid w:val="00C64094"/>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1BE"/>
    <w:rsid w:val="00C80341"/>
    <w:rsid w:val="00C8040A"/>
    <w:rsid w:val="00C81787"/>
    <w:rsid w:val="00C81DE6"/>
    <w:rsid w:val="00C82D23"/>
    <w:rsid w:val="00C83034"/>
    <w:rsid w:val="00C83305"/>
    <w:rsid w:val="00C83601"/>
    <w:rsid w:val="00C837D4"/>
    <w:rsid w:val="00C83C20"/>
    <w:rsid w:val="00C84DC8"/>
    <w:rsid w:val="00C85AEC"/>
    <w:rsid w:val="00C85B88"/>
    <w:rsid w:val="00C8681A"/>
    <w:rsid w:val="00C87066"/>
    <w:rsid w:val="00C8714B"/>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E2"/>
    <w:rsid w:val="00CA32C9"/>
    <w:rsid w:val="00CA46F7"/>
    <w:rsid w:val="00CA5818"/>
    <w:rsid w:val="00CA5962"/>
    <w:rsid w:val="00CA5CED"/>
    <w:rsid w:val="00CA5CFD"/>
    <w:rsid w:val="00CA632D"/>
    <w:rsid w:val="00CA6B08"/>
    <w:rsid w:val="00CA70E0"/>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D"/>
    <w:rsid w:val="00CC5011"/>
    <w:rsid w:val="00CC5545"/>
    <w:rsid w:val="00CC59AD"/>
    <w:rsid w:val="00CC62DE"/>
    <w:rsid w:val="00CC64BE"/>
    <w:rsid w:val="00CC66A6"/>
    <w:rsid w:val="00CC6729"/>
    <w:rsid w:val="00CC67FE"/>
    <w:rsid w:val="00CC6E58"/>
    <w:rsid w:val="00CC79E7"/>
    <w:rsid w:val="00CC7BC9"/>
    <w:rsid w:val="00CC7BE6"/>
    <w:rsid w:val="00CD0263"/>
    <w:rsid w:val="00CD05CC"/>
    <w:rsid w:val="00CD06E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3D0"/>
    <w:rsid w:val="00CD5AB9"/>
    <w:rsid w:val="00CD5D8B"/>
    <w:rsid w:val="00CD5DCD"/>
    <w:rsid w:val="00CD6307"/>
    <w:rsid w:val="00CD714D"/>
    <w:rsid w:val="00CD7B06"/>
    <w:rsid w:val="00CD7BED"/>
    <w:rsid w:val="00CD7D6A"/>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4E45"/>
    <w:rsid w:val="00D151C0"/>
    <w:rsid w:val="00D151C1"/>
    <w:rsid w:val="00D16E27"/>
    <w:rsid w:val="00D17AB3"/>
    <w:rsid w:val="00D17BE9"/>
    <w:rsid w:val="00D17C2C"/>
    <w:rsid w:val="00D22320"/>
    <w:rsid w:val="00D22A9F"/>
    <w:rsid w:val="00D22C76"/>
    <w:rsid w:val="00D23259"/>
    <w:rsid w:val="00D23502"/>
    <w:rsid w:val="00D23AA7"/>
    <w:rsid w:val="00D23C63"/>
    <w:rsid w:val="00D2458A"/>
    <w:rsid w:val="00D25135"/>
    <w:rsid w:val="00D2623B"/>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1168"/>
    <w:rsid w:val="00D7211A"/>
    <w:rsid w:val="00D727C6"/>
    <w:rsid w:val="00D7352B"/>
    <w:rsid w:val="00D73811"/>
    <w:rsid w:val="00D73CEC"/>
    <w:rsid w:val="00D73D72"/>
    <w:rsid w:val="00D750CB"/>
    <w:rsid w:val="00D7549E"/>
    <w:rsid w:val="00D75975"/>
    <w:rsid w:val="00D76187"/>
    <w:rsid w:val="00D7668F"/>
    <w:rsid w:val="00D7690B"/>
    <w:rsid w:val="00D77C52"/>
    <w:rsid w:val="00D77DB5"/>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3C"/>
    <w:rsid w:val="00DB2F47"/>
    <w:rsid w:val="00DB30DB"/>
    <w:rsid w:val="00DB3E74"/>
    <w:rsid w:val="00DB4A28"/>
    <w:rsid w:val="00DB4E6C"/>
    <w:rsid w:val="00DB5336"/>
    <w:rsid w:val="00DB540F"/>
    <w:rsid w:val="00DB5717"/>
    <w:rsid w:val="00DB67D6"/>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FCA"/>
    <w:rsid w:val="00E169EA"/>
    <w:rsid w:val="00E16D0F"/>
    <w:rsid w:val="00E16E06"/>
    <w:rsid w:val="00E1790F"/>
    <w:rsid w:val="00E17AF1"/>
    <w:rsid w:val="00E20A9B"/>
    <w:rsid w:val="00E214D0"/>
    <w:rsid w:val="00E222C9"/>
    <w:rsid w:val="00E2274D"/>
    <w:rsid w:val="00E22B2C"/>
    <w:rsid w:val="00E230FE"/>
    <w:rsid w:val="00E24074"/>
    <w:rsid w:val="00E24C8A"/>
    <w:rsid w:val="00E24F54"/>
    <w:rsid w:val="00E24F6F"/>
    <w:rsid w:val="00E25A7A"/>
    <w:rsid w:val="00E25AF4"/>
    <w:rsid w:val="00E25B63"/>
    <w:rsid w:val="00E25FDA"/>
    <w:rsid w:val="00E26500"/>
    <w:rsid w:val="00E2673A"/>
    <w:rsid w:val="00E27561"/>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6295"/>
    <w:rsid w:val="00E36406"/>
    <w:rsid w:val="00E369FE"/>
    <w:rsid w:val="00E36AC2"/>
    <w:rsid w:val="00E36C75"/>
    <w:rsid w:val="00E36D6B"/>
    <w:rsid w:val="00E37291"/>
    <w:rsid w:val="00E4066D"/>
    <w:rsid w:val="00E406A2"/>
    <w:rsid w:val="00E414E8"/>
    <w:rsid w:val="00E419BE"/>
    <w:rsid w:val="00E41B2E"/>
    <w:rsid w:val="00E41FF6"/>
    <w:rsid w:val="00E42FAA"/>
    <w:rsid w:val="00E43130"/>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E32"/>
    <w:rsid w:val="00E552E9"/>
    <w:rsid w:val="00E557CE"/>
    <w:rsid w:val="00E55B8F"/>
    <w:rsid w:val="00E56185"/>
    <w:rsid w:val="00E563BE"/>
    <w:rsid w:val="00E56486"/>
    <w:rsid w:val="00E568DC"/>
    <w:rsid w:val="00E56E3C"/>
    <w:rsid w:val="00E5799C"/>
    <w:rsid w:val="00E60DC8"/>
    <w:rsid w:val="00E60DD2"/>
    <w:rsid w:val="00E61AE2"/>
    <w:rsid w:val="00E62813"/>
    <w:rsid w:val="00E62A3C"/>
    <w:rsid w:val="00E632E6"/>
    <w:rsid w:val="00E6393F"/>
    <w:rsid w:val="00E63CDE"/>
    <w:rsid w:val="00E644E1"/>
    <w:rsid w:val="00E64CAD"/>
    <w:rsid w:val="00E65575"/>
    <w:rsid w:val="00E6568D"/>
    <w:rsid w:val="00E659F7"/>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35E4"/>
    <w:rsid w:val="00E738CD"/>
    <w:rsid w:val="00E743F9"/>
    <w:rsid w:val="00E74763"/>
    <w:rsid w:val="00E75651"/>
    <w:rsid w:val="00E760CF"/>
    <w:rsid w:val="00E7627A"/>
    <w:rsid w:val="00E76733"/>
    <w:rsid w:val="00E76B08"/>
    <w:rsid w:val="00E76FF0"/>
    <w:rsid w:val="00E770A0"/>
    <w:rsid w:val="00E77364"/>
    <w:rsid w:val="00E773D4"/>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AF6"/>
    <w:rsid w:val="00E93F80"/>
    <w:rsid w:val="00E9443A"/>
    <w:rsid w:val="00E95289"/>
    <w:rsid w:val="00E95918"/>
    <w:rsid w:val="00E95B04"/>
    <w:rsid w:val="00E960E3"/>
    <w:rsid w:val="00E96C6A"/>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E9E"/>
    <w:rsid w:val="00EA22F9"/>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077"/>
    <w:rsid w:val="00EB0787"/>
    <w:rsid w:val="00EB0CB8"/>
    <w:rsid w:val="00EB11DF"/>
    <w:rsid w:val="00EB15CE"/>
    <w:rsid w:val="00EB271F"/>
    <w:rsid w:val="00EB2760"/>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1D58"/>
    <w:rsid w:val="00EC2933"/>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7E6"/>
    <w:rsid w:val="00EF3600"/>
    <w:rsid w:val="00EF39C2"/>
    <w:rsid w:val="00EF3AF5"/>
    <w:rsid w:val="00EF3B33"/>
    <w:rsid w:val="00EF455A"/>
    <w:rsid w:val="00EF4DB8"/>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1645"/>
    <w:rsid w:val="00F41A58"/>
    <w:rsid w:val="00F41AFE"/>
    <w:rsid w:val="00F41FE3"/>
    <w:rsid w:val="00F42472"/>
    <w:rsid w:val="00F4290A"/>
    <w:rsid w:val="00F429AA"/>
    <w:rsid w:val="00F42E65"/>
    <w:rsid w:val="00F430E3"/>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8E0"/>
    <w:rsid w:val="00F8201F"/>
    <w:rsid w:val="00F8213D"/>
    <w:rsid w:val="00F8249C"/>
    <w:rsid w:val="00F829C1"/>
    <w:rsid w:val="00F82A94"/>
    <w:rsid w:val="00F82D6E"/>
    <w:rsid w:val="00F8329F"/>
    <w:rsid w:val="00F83565"/>
    <w:rsid w:val="00F835EF"/>
    <w:rsid w:val="00F838C0"/>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5D23"/>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AC1"/>
    <w:rsid w:val="00FC2DDA"/>
    <w:rsid w:val="00FC309D"/>
    <w:rsid w:val="00FC3C48"/>
    <w:rsid w:val="00FC465C"/>
    <w:rsid w:val="00FC498F"/>
    <w:rsid w:val="00FC4BD4"/>
    <w:rsid w:val="00FC4F0F"/>
    <w:rsid w:val="00FC55C5"/>
    <w:rsid w:val="00FC5DF5"/>
    <w:rsid w:val="00FC5ECF"/>
    <w:rsid w:val="00FC65DA"/>
    <w:rsid w:val="00FC699D"/>
    <w:rsid w:val="00FC6B86"/>
    <w:rsid w:val="00FC6FDE"/>
    <w:rsid w:val="00FC706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3FA"/>
    <w:rsid w:val="00FE16BF"/>
    <w:rsid w:val="00FE178C"/>
    <w:rsid w:val="00FE1AD8"/>
    <w:rsid w:val="00FE1E9D"/>
    <w:rsid w:val="00FE230C"/>
    <w:rsid w:val="00FE2599"/>
    <w:rsid w:val="00FE272E"/>
    <w:rsid w:val="00FE2940"/>
    <w:rsid w:val="00FE3200"/>
    <w:rsid w:val="00FE355B"/>
    <w:rsid w:val="00FE35F8"/>
    <w:rsid w:val="00FE3AFF"/>
    <w:rsid w:val="00FE4E22"/>
    <w:rsid w:val="00FE5492"/>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6</TotalTime>
  <Pages>92</Pages>
  <Words>44314</Words>
  <Characters>252595</Characters>
  <Application>Microsoft Office Word</Application>
  <DocSecurity>0</DocSecurity>
  <Lines>2104</Lines>
  <Paragraphs>5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909</cp:revision>
  <cp:lastPrinted>2021-07-17T04:27:00Z</cp:lastPrinted>
  <dcterms:created xsi:type="dcterms:W3CDTF">2021-03-18T07:48:00Z</dcterms:created>
  <dcterms:modified xsi:type="dcterms:W3CDTF">2021-07-17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